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F944DC"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F944DC">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F944DC">
        <w:rPr>
          <w:rFonts w:cs="CMR10"/>
        </w:rPr>
        <w:fldChar w:fldCharType="separate"/>
      </w:r>
      <w:r w:rsidRPr="00804B52">
        <w:rPr>
          <w:rFonts w:ascii="Calibri" w:hAnsi="Calibri"/>
        </w:rPr>
        <w:t>(Faulkes et al. 1997; Burland et al. 2002)</w:t>
      </w:r>
      <w:r w:rsidR="00F944DC">
        <w:rPr>
          <w:rFonts w:cs="CMR10"/>
        </w:rPr>
        <w:fldChar w:fldCharType="end"/>
      </w:r>
      <w:r>
        <w:rPr>
          <w:rFonts w:cs="CMR10"/>
        </w:rPr>
        <w:t xml:space="preserve"> or social spiders </w:t>
      </w:r>
      <w:r w:rsidR="00F944DC">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F944DC">
        <w:rPr>
          <w:rFonts w:cs="CMR10"/>
        </w:rPr>
        <w:fldChar w:fldCharType="separate"/>
      </w:r>
      <w:r w:rsidRPr="00804B52">
        <w:rPr>
          <w:rFonts w:ascii="Calibri" w:hAnsi="Calibri"/>
        </w:rPr>
        <w:t>(Aviles 1997)</w:t>
      </w:r>
      <w:r w:rsidR="00F944DC">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F944DC"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F944DC" w:rsidRPr="00F944DC">
        <w:rPr>
          <w:rFonts w:cs="CMR10"/>
          <w:noProof/>
          <w:lang w:val="en-US"/>
        </w:rPr>
      </w:r>
      <w:r w:rsidR="00F944DC" w:rsidRPr="00F944DC">
        <w:rPr>
          <w:rFonts w:cs="CMR10"/>
          <w:noProof/>
          <w:lang w:val="en-US"/>
        </w:rPr>
        <w:pict>
          <v:group id="Group 13" o:spid="_x0000_s1026" style="width:336pt;height:330.75pt;mso-position-horizontal-relative:char;mso-position-vertical-relative:line" coordorigin="1403648,643086" coordsize="5810250,5810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48;top:643086;width:5810250;height:581025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78;top:1227185;width:1008147;height:426876;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07;top:1722572;width:1008147;height:426875;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91;top:2478826;width:1008148;height:426876;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83;top:3882421;width:1008147;height:426876;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24;top:4549963;width:1008148;height:426876;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97;top:5061160;width:1008148;height:426875;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lastRenderedPageBreak/>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12"/>
      <w:r w:rsidR="00BD1977">
        <w:rPr>
          <w:lang w:val="en-CA"/>
        </w:rPr>
        <w:t>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9D417B" w:rsidRDefault="009D417B" w:rsidP="00BE1656">
      <w:pPr>
        <w:spacing w:line="480" w:lineRule="auto"/>
        <w:rPr>
          <w:rFonts w:ascii="CMR10" w:hAnsi="CMR10" w:cs="CMR10"/>
          <w:sz w:val="20"/>
          <w:szCs w:val="20"/>
        </w:rPr>
      </w:pPr>
    </w:p>
    <w:p w:rsidR="009D417B" w:rsidRDefault="009D417B" w:rsidP="00BE1656">
      <w:pPr>
        <w:spacing w:line="480" w:lineRule="auto"/>
        <w:rPr>
          <w:rFonts w:ascii="CMR10" w:hAnsi="CMR10" w:cs="CMR10"/>
          <w:sz w:val="20"/>
          <w:szCs w:val="20"/>
        </w:rPr>
      </w:pPr>
      <w:r>
        <w:rPr>
          <w:rFonts w:ascii="CMR10" w:hAnsi="CMR10" w:cs="CMR10"/>
          <w:sz w:val="20"/>
          <w:szCs w:val="20"/>
        </w:rPr>
        <w:lastRenderedPageBreak/>
        <w:t xml:space="preserve">INTRO/BACKGROUND TO DISCUSSION NEEDED including references </w:t>
      </w:r>
      <w:proofErr w:type="gramStart"/>
      <w:r>
        <w:rPr>
          <w:rFonts w:ascii="CMR10" w:hAnsi="CMR10" w:cs="CMR10"/>
          <w:sz w:val="20"/>
          <w:szCs w:val="20"/>
        </w:rPr>
        <w:t>One</w:t>
      </w:r>
      <w:proofErr w:type="gramEnd"/>
      <w:r>
        <w:rPr>
          <w:rFonts w:ascii="CMR10" w:hAnsi="CMR10" w:cs="CMR10"/>
          <w:sz w:val="20"/>
          <w:szCs w:val="20"/>
        </w:rPr>
        <w:t xml:space="preserve"> important factor in the evolution of social groups is also the evolution of kin preference. When and under what circumstances is it beneficially for kin preference to </w:t>
      </w:r>
      <w:proofErr w:type="gramStart"/>
      <w:r>
        <w:rPr>
          <w:rFonts w:ascii="CMR10" w:hAnsi="CMR10" w:cs="CMR10"/>
          <w:sz w:val="20"/>
          <w:szCs w:val="20"/>
        </w:rPr>
        <w:t>evolve.</w:t>
      </w:r>
      <w:proofErr w:type="gramEnd"/>
      <w:r>
        <w:rPr>
          <w:rFonts w:ascii="CMR10" w:hAnsi="CMR10" w:cs="CMR10"/>
          <w:sz w:val="20"/>
          <w:szCs w:val="20"/>
        </w:rPr>
        <w:t xml:space="preserve">    </w:t>
      </w:r>
      <w:proofErr w:type="gramStart"/>
      <w:r>
        <w:rPr>
          <w:rFonts w:ascii="CMR10" w:hAnsi="CMR10" w:cs="CMR10"/>
          <w:sz w:val="20"/>
          <w:szCs w:val="20"/>
        </w:rPr>
        <w:t>then</w:t>
      </w:r>
      <w:proofErr w:type="gramEnd"/>
      <w:r>
        <w:rPr>
          <w:rFonts w:ascii="CMR10" w:hAnsi="CMR10" w:cs="CMR10"/>
          <w:sz w:val="20"/>
          <w:szCs w:val="20"/>
        </w:rPr>
        <w:t xml:space="preserve"> ... Our results suggest that ...</w:t>
      </w:r>
    </w:p>
    <w:p w:rsidR="009D417B" w:rsidRDefault="009D417B" w:rsidP="00BE1656">
      <w:pPr>
        <w:spacing w:line="480" w:lineRule="auto"/>
        <w:rPr>
          <w:rFonts w:ascii="CMR10" w:hAnsi="CMR10" w:cs="CMR10"/>
          <w:sz w:val="20"/>
          <w:szCs w:val="20"/>
        </w:rPr>
      </w:pPr>
    </w:p>
    <w:p w:rsidR="009D417B" w:rsidRPr="00F65D8F" w:rsidRDefault="009D417B" w:rsidP="00BE1656">
      <w:pPr>
        <w:spacing w:line="480" w:lineRule="auto"/>
        <w:rPr>
          <w:rFonts w:ascii="CMR10" w:hAnsi="CMR10" w:cs="CMR10"/>
          <w:sz w:val="20"/>
          <w:szCs w:val="20"/>
        </w:rPr>
      </w:pP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B92E4F" w:rsidRDefault="009D417B" w:rsidP="00BE1656">
      <w:pPr>
        <w:spacing w:line="480" w:lineRule="auto"/>
      </w:pPr>
      <w:r>
        <w:t>We have shown that a</w:t>
      </w:r>
      <w:r w:rsidR="00B92E4F" w:rsidRPr="00FE14F1">
        <w:t>s</w:t>
      </w:r>
      <w:r>
        <w:t xml:space="preserve"> the intrinsic rate of growth of a population increase</w:t>
      </w:r>
      <w:r w:rsidR="00B92E4F" w:rsidRPr="00FE14F1">
        <w:t xml:space="preserve"> R increases</w:t>
      </w:r>
      <w:r>
        <w:t xml:space="preserve"> so does the level of kin preference that evolves as</w:t>
      </w:r>
      <w:r w:rsidR="00B92E4F" w:rsidRPr="00FE14F1">
        <w:t xml:space="preserve"> more relatives are available in the population to form part of groups</w:t>
      </w:r>
      <w:r>
        <w:t xml:space="preserve">. Groups can therefore </w:t>
      </w:r>
      <w:r w:rsidR="00B92E4F" w:rsidRPr="00FE14F1">
        <w:t>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r>
        <w:t xml:space="preserve">  This reflects the result in </w:t>
      </w:r>
      <w:r w:rsidRPr="009D417B">
        <w:rPr>
          <w:highlight w:val="magenta"/>
        </w:rPr>
        <w:t>x</w:t>
      </w:r>
      <w:r>
        <w:t xml:space="preserve"> paper This effect can be seen in </w:t>
      </w:r>
      <w:r w:rsidRPr="009D417B">
        <w:rPr>
          <w:highlight w:val="magenta"/>
        </w:rPr>
        <w:t>x</w:t>
      </w:r>
      <w:r>
        <w:t xml:space="preserve"> animal</w:t>
      </w:r>
      <w:r w:rsidR="00926851">
        <w:t xml:space="preserve">, such as the bark beetle,  where ecological constraints s require large group sizes to carry out the task of something with a tree (reference •••) </w:t>
      </w:r>
    </w:p>
    <w:p w:rsidR="00B92E4F" w:rsidRDefault="00B92E4F" w:rsidP="00BE1656">
      <w:pPr>
        <w:spacing w:line="480" w:lineRule="auto"/>
      </w:pPr>
      <w:r>
        <w:t>Interestingly</w:t>
      </w:r>
      <w:r w:rsidR="00F136AB">
        <w:t xml:space="preserve"> we show that</w:t>
      </w:r>
      <w:r>
        <w:t xml:space="preserve">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D00768">
        <w:t xml:space="preserve"> </w:t>
      </w:r>
      <w:r w:rsidR="00D00768" w:rsidRPr="00D00768">
        <w:rPr>
          <w:highlight w:val="magenta"/>
        </w:rPr>
        <w:t>(can a find a paper that mentions this)</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D00768"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w:t>
      </w:r>
      <w:r w:rsidR="00F136AB">
        <w:t xml:space="preserve"> </w:t>
      </w:r>
      <w:r w:rsidR="00F136AB" w:rsidRPr="00D00768">
        <w:rPr>
          <w:highlight w:val="magenta"/>
        </w:rPr>
        <w:t xml:space="preserve">However I am not sure this is so </w:t>
      </w:r>
      <w:r w:rsidR="00D00768" w:rsidRPr="00D00768">
        <w:rPr>
          <w:highlight w:val="magenta"/>
        </w:rPr>
        <w:t>obvious as it doesn’t seem to matter too much?  Check this out •••</w:t>
      </w:r>
      <w:r w:rsidRPr="003C6A88">
        <w:t xml:space="preserve"> </w:t>
      </w:r>
    </w:p>
    <w:p w:rsidR="00B92E4F" w:rsidRDefault="00B92E4F" w:rsidP="00BE1656">
      <w:pPr>
        <w:tabs>
          <w:tab w:val="left" w:pos="0"/>
        </w:tabs>
        <w:spacing w:line="480" w:lineRule="auto"/>
      </w:pPr>
      <w:r w:rsidRPr="003C6A88">
        <w:lastRenderedPageBreak/>
        <w:t>The group carrying capacity parameter, however, also</w:t>
      </w:r>
      <w:r w:rsidR="00D00768">
        <w:t xml:space="preserve"> appears to interact</w:t>
      </w:r>
      <w:r w:rsidRPr="003C6A88">
        <w:t xml:space="preserve"> with </w:t>
      </w:r>
      <w:r w:rsidR="00D00768">
        <w:t xml:space="preserve">the cost of cooperation. </w:t>
      </w:r>
      <w:commentRangeStart w:id="13"/>
      <w:r w:rsidR="00857042">
        <w:t>(</w:t>
      </w:r>
      <w:r w:rsidR="00D00768">
        <w:t>When the group carrying capacity is large the cost of cooperation has an effe</w:t>
      </w:r>
      <w:r w:rsidR="00857042">
        <w:t>c</w:t>
      </w:r>
      <w:r w:rsidR="00D00768">
        <w:t xml:space="preserve">t in all </w:t>
      </w:r>
      <w:r w:rsidR="00857042">
        <w:t>four variables, decreasing them if the cost of cooperation is high)</w:t>
      </w:r>
      <w:commentRangeEnd w:id="13"/>
      <w:r w:rsidR="00857042">
        <w:rPr>
          <w:rStyle w:val="CommentReference"/>
        </w:rPr>
        <w:commentReference w:id="13"/>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00857042">
        <w:t xml:space="preserve">important.  When </w:t>
      </w:r>
      <w:r w:rsidRPr="00C56895">
        <w:t xml:space="preserve">group carrying capacity is large it is much harder to admit only kin, therefore the effects of high cooperation cost cannot be mitigated as much by the admission of kin only. </w:t>
      </w:r>
    </w:p>
    <w:p w:rsidR="00CD4C48" w:rsidRDefault="00B92E4F" w:rsidP="00BE1656">
      <w:pPr>
        <w:tabs>
          <w:tab w:val="left" w:pos="0"/>
        </w:tabs>
        <w:spacing w:line="480" w:lineRule="auto"/>
      </w:pPr>
      <w:r w:rsidRPr="00C56895">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14"/>
      <w:r w:rsidRPr="00C56895">
        <w:t>kin to join the group</w:t>
      </w:r>
      <w:commentRangeEnd w:id="14"/>
      <w:r w:rsidR="00C81024">
        <w:rPr>
          <w:rStyle w:val="CommentReference"/>
        </w:rPr>
        <w:commentReference w:id="14"/>
      </w:r>
      <w:r w:rsidRPr="00C56895">
        <w:t xml:space="preserve">. </w:t>
      </w:r>
      <w:r w:rsidR="00CD4C48">
        <w:t xml:space="preserve"> However </w:t>
      </w:r>
      <w:r w:rsidR="00BF7F96">
        <w:t>at small intrinsic rates of growth low levels of relatedness evolved is low because</w:t>
      </w:r>
      <w:r w:rsidR="00A31D93">
        <w:t xml:space="preserve"> not enough relatives are produced</w:t>
      </w:r>
      <w:r w:rsidR="00BF7F96">
        <w:t>....</w:t>
      </w:r>
      <w:r w:rsidR="00A31D93">
        <w:t xml:space="preserve">  and the group carrying capacity and cost of cooperation don’t affect relatedness because...</w:t>
      </w: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B92E4F" w:rsidRPr="00C56895" w:rsidRDefault="00B92E4F" w:rsidP="00BE1656">
      <w:pPr>
        <w:tabs>
          <w:tab w:val="left" w:pos="0"/>
        </w:tabs>
        <w:spacing w:line="480" w:lineRule="auto"/>
      </w:pPr>
      <w:r w:rsidRPr="00C56895">
        <w:t xml:space="preserve">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15"/>
      <w:r w:rsidRPr="00BE1656">
        <w:lastRenderedPageBreak/>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15"/>
      <w:r w:rsidR="00A91A03">
        <w:rPr>
          <w:rStyle w:val="CommentReference"/>
        </w:rPr>
        <w:commentReference w:id="15"/>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Veelen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3" w:author="Ruth" w:date="2013-01-16T15:08:00Z" w:initials="R">
    <w:p w:rsidR="00857042" w:rsidRDefault="00857042">
      <w:pPr>
        <w:pStyle w:val="CommentText"/>
      </w:pPr>
      <w:r>
        <w:rPr>
          <w:rStyle w:val="CommentReference"/>
        </w:rPr>
        <w:annotationRef/>
      </w:r>
      <w:r>
        <w:t>Review and make better</w:t>
      </w:r>
    </w:p>
  </w:comment>
  <w:comment w:id="14" w:author="Leticia Aviles" w:date="2013-01-16T14:08:00Z" w:initials="LA">
    <w:p w:rsidR="00C469A7" w:rsidRPr="00BF7F96" w:rsidRDefault="00C469A7">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15" w:author="Leticia Aviles" w:date="2012-12-04T18:09:00Z" w:initials="LA">
    <w:p w:rsidR="00C469A7" w:rsidRDefault="00C469A7">
      <w:pPr>
        <w:pStyle w:val="CommentText"/>
      </w:pPr>
      <w:r>
        <w:rPr>
          <w:rStyle w:val="CommentReference"/>
        </w:rPr>
        <w:annotationRef/>
      </w:r>
      <w:r>
        <w:t>This here sounds more like results than Discussion.</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52426"/>
    <w:rsid w:val="001671AD"/>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87A16"/>
    <w:rsid w:val="005A0ED0"/>
    <w:rsid w:val="005B2D09"/>
    <w:rsid w:val="005D22F7"/>
    <w:rsid w:val="006034E4"/>
    <w:rsid w:val="00604B78"/>
    <w:rsid w:val="00611A31"/>
    <w:rsid w:val="00626141"/>
    <w:rsid w:val="00630794"/>
    <w:rsid w:val="006308C2"/>
    <w:rsid w:val="00650D23"/>
    <w:rsid w:val="00674DA9"/>
    <w:rsid w:val="00696892"/>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8300B"/>
    <w:rsid w:val="009B36D4"/>
    <w:rsid w:val="009C160F"/>
    <w:rsid w:val="009D417B"/>
    <w:rsid w:val="009D7B43"/>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558E"/>
    <w:rsid w:val="00AC787D"/>
    <w:rsid w:val="00AE6D25"/>
    <w:rsid w:val="00B230A4"/>
    <w:rsid w:val="00B2743D"/>
    <w:rsid w:val="00B34645"/>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BF7F96"/>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C04AA"/>
    <w:rsid w:val="00CD4C48"/>
    <w:rsid w:val="00D00768"/>
    <w:rsid w:val="00D21BA0"/>
    <w:rsid w:val="00D2311B"/>
    <w:rsid w:val="00D35113"/>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C71A3"/>
    <w:rsid w:val="00EF669C"/>
    <w:rsid w:val="00F06D90"/>
    <w:rsid w:val="00F12666"/>
    <w:rsid w:val="00F136AB"/>
    <w:rsid w:val="00F22885"/>
    <w:rsid w:val="00F40F50"/>
    <w:rsid w:val="00F53193"/>
    <w:rsid w:val="00F65D8F"/>
    <w:rsid w:val="00F944DC"/>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1</TotalTime>
  <Pages>16</Pages>
  <Words>4389</Words>
  <Characters>2502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9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6</cp:revision>
  <cp:lastPrinted>2013-01-16T22:20:00Z</cp:lastPrinted>
  <dcterms:created xsi:type="dcterms:W3CDTF">2012-12-17T15:26:00Z</dcterms:created>
  <dcterms:modified xsi:type="dcterms:W3CDTF">2013-01-1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